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07916D6C" w:rsidR="008C1CDE" w:rsidRDefault="00291639" w:rsidP="002C0389">
      <w:pPr>
        <w:jc w:val="center"/>
      </w:pPr>
      <w:r>
        <w:t>June 24</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08448C">
      <w:pPr>
        <w:pStyle w:val="ListParagraph"/>
        <w:numPr>
          <w:ilvl w:val="0"/>
          <w:numId w:val="12"/>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08448C">
      <w:pPr>
        <w:pStyle w:val="ListParagraph"/>
        <w:numPr>
          <w:ilvl w:val="0"/>
          <w:numId w:val="12"/>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08448C">
      <w:pPr>
        <w:pStyle w:val="ListParagraph"/>
        <w:numPr>
          <w:ilvl w:val="1"/>
          <w:numId w:val="12"/>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08448C">
      <w:pPr>
        <w:pStyle w:val="ListParagraph"/>
        <w:numPr>
          <w:ilvl w:val="1"/>
          <w:numId w:val="12"/>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08448C">
      <w:pPr>
        <w:pStyle w:val="ListParagraph"/>
        <w:numPr>
          <w:ilvl w:val="0"/>
          <w:numId w:val="20"/>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08448C">
      <w:pPr>
        <w:pStyle w:val="ListParagraph"/>
        <w:numPr>
          <w:ilvl w:val="0"/>
          <w:numId w:val="20"/>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08448C">
      <w:pPr>
        <w:pStyle w:val="ListParagraph"/>
        <w:numPr>
          <w:ilvl w:val="0"/>
          <w:numId w:val="20"/>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4B444D6D" w:rsidR="0064431B" w:rsidRDefault="004F2515" w:rsidP="0064431B">
      <w:pPr>
        <w:pStyle w:val="ListParagraph"/>
        <w:ind w:left="0"/>
        <w:jc w:val="center"/>
      </w:pPr>
      <w:r>
        <w:rPr>
          <w:noProof/>
        </w:rPr>
        <w:drawing>
          <wp:inline distT="0" distB="0" distL="0" distR="0" wp14:anchorId="165B3EC5" wp14:editId="78AC7BDB">
            <wp:extent cx="4953837" cy="4202822"/>
            <wp:effectExtent l="0" t="0" r="0" b="1270"/>
            <wp:docPr id="108044648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003429" cy="4244896"/>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08448C">
      <w:pPr>
        <w:pStyle w:val="ListParagraph"/>
        <w:numPr>
          <w:ilvl w:val="0"/>
          <w:numId w:val="13"/>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08448C">
      <w:pPr>
        <w:pStyle w:val="ListParagraph"/>
        <w:numPr>
          <w:ilvl w:val="0"/>
          <w:numId w:val="13"/>
        </w:numPr>
      </w:pPr>
      <w:r w:rsidRPr="0063501A">
        <w:rPr>
          <w:b/>
          <w:bCs/>
        </w:rPr>
        <w:t>Number of People</w:t>
      </w:r>
      <w:r>
        <w:t>: 2 or more (</w:t>
      </w:r>
      <w:r w:rsidR="006D238C">
        <w:t xml:space="preserve">Session Guide </w:t>
      </w:r>
      <w:r>
        <w:t>may also participate).</w:t>
      </w:r>
    </w:p>
    <w:p w14:paraId="67F46475" w14:textId="77777777" w:rsidR="0063501A" w:rsidRDefault="0063501A" w:rsidP="0008448C">
      <w:pPr>
        <w:pStyle w:val="ListParagraph"/>
        <w:numPr>
          <w:ilvl w:val="0"/>
          <w:numId w:val="13"/>
        </w:numPr>
      </w:pPr>
      <w:r w:rsidRPr="0063501A">
        <w:rPr>
          <w:b/>
          <w:bCs/>
        </w:rPr>
        <w:t>Time</w:t>
      </w:r>
      <w:r>
        <w:t>: 1 to 3 hours.</w:t>
      </w:r>
    </w:p>
    <w:p w14:paraId="33D28A43" w14:textId="78A3D577" w:rsidR="0063501A" w:rsidRDefault="0063501A" w:rsidP="0008448C">
      <w:pPr>
        <w:pStyle w:val="ListParagraph"/>
        <w:numPr>
          <w:ilvl w:val="0"/>
          <w:numId w:val="13"/>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AAA571E" w:rsidR="001558F4" w:rsidRDefault="00A869B4" w:rsidP="004D05B7">
      <w:pPr>
        <w:pStyle w:val="Heading1"/>
      </w:pPr>
      <w:r>
        <w:lastRenderedPageBreak/>
        <w:t>Instructions</w:t>
      </w:r>
      <w:r w:rsidR="006D238C">
        <w:t xml:space="preserve"> to Guide a Model Session</w:t>
      </w:r>
    </w:p>
    <w:p w14:paraId="4A58C8D0" w14:textId="5873B334"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9AEBC10" w:rsidR="00C74261" w:rsidRDefault="004B6889" w:rsidP="00C3660E">
      <w:r>
        <w:rPr>
          <w:noProof/>
        </w:rPr>
        <w:drawing>
          <wp:anchor distT="0" distB="0" distL="114300" distR="114300" simplePos="0" relativeHeight="251666432" behindDoc="0" locked="0" layoutInCell="1" allowOverlap="1" wp14:anchorId="6DAF9614" wp14:editId="5FA187D7">
            <wp:simplePos x="0" y="0"/>
            <wp:positionH relativeFrom="column">
              <wp:posOffset>411480</wp:posOffset>
            </wp:positionH>
            <wp:positionV relativeFrom="paragraph">
              <wp:posOffset>436245</wp:posOffset>
            </wp:positionV>
            <wp:extent cx="5133975" cy="7011670"/>
            <wp:effectExtent l="0" t="0" r="0" b="0"/>
            <wp:wrapTopAndBottom/>
            <wp:docPr id="126612800" name="Picture 3"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2800" name="Picture 3"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133975" cy="7011670"/>
                    </a:xfrm>
                    <a:prstGeom prst="rect">
                      <a:avLst/>
                    </a:prstGeom>
                  </pic:spPr>
                </pic:pic>
              </a:graphicData>
            </a:graphic>
            <wp14:sizeRelH relativeFrom="page">
              <wp14:pctWidth>0</wp14:pctWidth>
            </wp14:sizeRelH>
            <wp14:sizeRelV relativeFrom="page">
              <wp14:pctHeight>0</wp14:pctHeight>
            </wp14:sizeRelV>
          </wp:anchor>
        </w:drawing>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2C159F49" w:rsidR="00B42092" w:rsidRDefault="00B42092" w:rsidP="00C3660E"/>
    <w:p w14:paraId="66052AAB" w14:textId="04150F7A" w:rsidR="00AC2752" w:rsidRDefault="00AC2752" w:rsidP="00D73051">
      <w:pPr>
        <w:pStyle w:val="Heading2"/>
        <w:ind w:left="0" w:firstLine="0"/>
      </w:pPr>
      <w:r>
        <w:t>Types of Use</w:t>
      </w:r>
    </w:p>
    <w:p w14:paraId="5715124D" w14:textId="401D5F58" w:rsidR="00AC2752" w:rsidRDefault="00AC2752">
      <w:r>
        <w:t>The model can be used in two modes:</w:t>
      </w:r>
    </w:p>
    <w:p w14:paraId="3BA6CCF4" w14:textId="52630808" w:rsidR="00AC2752" w:rsidRDefault="00AC2752" w:rsidP="0008448C">
      <w:pPr>
        <w:pStyle w:val="ListParagraph"/>
        <w:numPr>
          <w:ilvl w:val="0"/>
          <w:numId w:val="8"/>
        </w:numPr>
      </w:pPr>
      <w:r>
        <w:t xml:space="preserve">Synchronously by multiple </w:t>
      </w:r>
      <w:r w:rsidR="00816276">
        <w:t>participant</w:t>
      </w:r>
      <w:r w:rsidR="0008448C">
        <w:t>s</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4763B08F" w:rsidR="00AC2752" w:rsidRDefault="00AC2752" w:rsidP="0008448C">
      <w:pPr>
        <w:pStyle w:val="ListParagraph"/>
        <w:numPr>
          <w:ilvl w:val="0"/>
          <w:numId w:val="8"/>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08448C">
      <w:pPr>
        <w:pStyle w:val="ListParagraph"/>
        <w:numPr>
          <w:ilvl w:val="0"/>
          <w:numId w:val="9"/>
        </w:numPr>
      </w:pPr>
      <w:r>
        <w:t>W</w:t>
      </w:r>
      <w:r w:rsidR="00AC2752" w:rsidRPr="00AC2752">
        <w:t>ater conservation and consumptive use strategies</w:t>
      </w:r>
      <w:r w:rsidR="003C4822">
        <w:t>.</w:t>
      </w:r>
    </w:p>
    <w:p w14:paraId="27033EC4" w14:textId="68248F14" w:rsidR="00C3660E" w:rsidRDefault="00C3660E" w:rsidP="0008448C">
      <w:pPr>
        <w:pStyle w:val="ListParagraph"/>
        <w:numPr>
          <w:ilvl w:val="0"/>
          <w:numId w:val="9"/>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08448C">
      <w:pPr>
        <w:pStyle w:val="ListParagraph"/>
        <w:numPr>
          <w:ilvl w:val="0"/>
          <w:numId w:val="9"/>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08448C">
      <w:pPr>
        <w:pStyle w:val="ListParagraph"/>
        <w:numPr>
          <w:ilvl w:val="1"/>
          <w:numId w:val="9"/>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08448C">
      <w:pPr>
        <w:pStyle w:val="ListParagraph"/>
        <w:numPr>
          <w:ilvl w:val="1"/>
          <w:numId w:val="9"/>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08448C">
      <w:pPr>
        <w:pStyle w:val="ListParagraph"/>
        <w:numPr>
          <w:ilvl w:val="0"/>
          <w:numId w:val="11"/>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08448C">
      <w:pPr>
        <w:pStyle w:val="ListParagraph"/>
        <w:numPr>
          <w:ilvl w:val="0"/>
          <w:numId w:val="11"/>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08448C">
            <w:pPr>
              <w:pStyle w:val="ListParagraph"/>
              <w:numPr>
                <w:ilvl w:val="0"/>
                <w:numId w:val="1"/>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08448C">
            <w:pPr>
              <w:pStyle w:val="ListParagraph"/>
              <w:numPr>
                <w:ilvl w:val="0"/>
                <w:numId w:val="1"/>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08448C">
            <w:pPr>
              <w:pStyle w:val="ListParagraph"/>
              <w:numPr>
                <w:ilvl w:val="0"/>
                <w:numId w:val="2"/>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08448C">
            <w:pPr>
              <w:pStyle w:val="ListParagraph"/>
              <w:numPr>
                <w:ilvl w:val="0"/>
                <w:numId w:val="2"/>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08448C">
            <w:pPr>
              <w:pStyle w:val="ListParagraph"/>
              <w:numPr>
                <w:ilvl w:val="0"/>
                <w:numId w:val="2"/>
              </w:numPr>
              <w:ind w:left="161" w:hanging="180"/>
            </w:pPr>
            <w:r>
              <w:t>Buy water to reduce mandatory conservation</w:t>
            </w:r>
            <w:r w:rsidR="003C4822">
              <w:t xml:space="preserve">. </w:t>
            </w:r>
          </w:p>
          <w:p w14:paraId="5DC6CC8F" w14:textId="059DF6AC" w:rsidR="00EC64D7" w:rsidRDefault="003C4822" w:rsidP="0008448C">
            <w:pPr>
              <w:pStyle w:val="ListParagraph"/>
              <w:numPr>
                <w:ilvl w:val="0"/>
                <w:numId w:val="2"/>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08448C">
            <w:pPr>
              <w:pStyle w:val="ListParagraph"/>
              <w:numPr>
                <w:ilvl w:val="0"/>
                <w:numId w:val="2"/>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0AAB8086" w14:textId="273167A1" w:rsidR="00D73051" w:rsidRDefault="00D71D26" w:rsidP="0008448C">
            <w:pPr>
              <w:pStyle w:val="ListParagraph"/>
              <w:numPr>
                <w:ilvl w:val="0"/>
                <w:numId w:val="2"/>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08448C">
            <w:pPr>
              <w:pStyle w:val="ListParagraph"/>
              <w:numPr>
                <w:ilvl w:val="0"/>
                <w:numId w:val="2"/>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5796DF1E" w14:textId="06C39961" w:rsidR="00D73051" w:rsidRDefault="00D71D26" w:rsidP="0008448C">
            <w:pPr>
              <w:pStyle w:val="ListParagraph"/>
              <w:numPr>
                <w:ilvl w:val="0"/>
                <w:numId w:val="2"/>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08448C">
            <w:pPr>
              <w:pStyle w:val="ListParagraph"/>
              <w:numPr>
                <w:ilvl w:val="0"/>
                <w:numId w:val="2"/>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08448C">
            <w:pPr>
              <w:pStyle w:val="ListParagraph"/>
              <w:numPr>
                <w:ilvl w:val="0"/>
                <w:numId w:val="2"/>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08448C">
            <w:pPr>
              <w:pStyle w:val="ListParagraph"/>
              <w:numPr>
                <w:ilvl w:val="0"/>
                <w:numId w:val="2"/>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8448C">
            <w:pPr>
              <w:pStyle w:val="ListParagraph"/>
              <w:numPr>
                <w:ilvl w:val="0"/>
                <w:numId w:val="3"/>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8448C">
            <w:pPr>
              <w:pStyle w:val="ListParagraph"/>
              <w:numPr>
                <w:ilvl w:val="0"/>
                <w:numId w:val="3"/>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08448C">
            <w:pPr>
              <w:pStyle w:val="ListParagraph"/>
              <w:numPr>
                <w:ilvl w:val="0"/>
                <w:numId w:val="3"/>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08448C">
            <w:pPr>
              <w:pStyle w:val="ListParagraph"/>
              <w:numPr>
                <w:ilvl w:val="0"/>
                <w:numId w:val="3"/>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08448C">
            <w:pPr>
              <w:pStyle w:val="ListParagraph"/>
              <w:numPr>
                <w:ilvl w:val="0"/>
                <w:numId w:val="3"/>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3CB7049C" w:rsidR="00332B3A" w:rsidRDefault="00332B3A" w:rsidP="00043F17">
      <w:pPr>
        <w:rPr>
          <w:b/>
          <w:bCs/>
        </w:rPr>
      </w:pPr>
    </w:p>
    <w:p w14:paraId="76D9D7DB" w14:textId="7697013D" w:rsidR="00166CAC" w:rsidRDefault="00166CAC" w:rsidP="00043F17">
      <w:pPr>
        <w:rPr>
          <w:b/>
          <w:bCs/>
        </w:rPr>
      </w:pPr>
    </w:p>
    <w:p w14:paraId="52F644E7" w14:textId="1F4B2194" w:rsidR="00166CAC" w:rsidRDefault="00166CAC" w:rsidP="00043F17">
      <w:pPr>
        <w:rPr>
          <w:b/>
          <w:bCs/>
        </w:rPr>
      </w:pPr>
    </w:p>
    <w:p w14:paraId="37F793C2" w14:textId="1B64CF43" w:rsidR="00166CAC" w:rsidRDefault="00166CAC" w:rsidP="00043F17">
      <w:pPr>
        <w:rPr>
          <w:b/>
          <w:bCs/>
        </w:rPr>
      </w:pPr>
    </w:p>
    <w:p w14:paraId="1972EE85" w14:textId="1F03674D" w:rsidR="00166CAC" w:rsidRDefault="00166CAC" w:rsidP="00043F17">
      <w:pPr>
        <w:rPr>
          <w:b/>
          <w:bCs/>
        </w:rPr>
      </w:pPr>
    </w:p>
    <w:p w14:paraId="38F20979" w14:textId="0A06AFFE" w:rsidR="00166CAC" w:rsidRDefault="00166CAC" w:rsidP="00043F17">
      <w:pPr>
        <w:rPr>
          <w:b/>
          <w:bCs/>
        </w:rPr>
      </w:pPr>
    </w:p>
    <w:p w14:paraId="2C54042C" w14:textId="1409313B" w:rsidR="00166CAC" w:rsidRDefault="00166CAC" w:rsidP="00043F17">
      <w:pPr>
        <w:rPr>
          <w:b/>
          <w:bCs/>
        </w:rPr>
      </w:pPr>
    </w:p>
    <w:p w14:paraId="20F6EEFA" w14:textId="5984E52C" w:rsidR="00166CAC" w:rsidRDefault="00166CAC" w:rsidP="00043F17">
      <w:pPr>
        <w:rPr>
          <w:b/>
          <w:bCs/>
        </w:rPr>
      </w:pPr>
    </w:p>
    <w:p w14:paraId="355CF925" w14:textId="2B7DB4CE" w:rsidR="00166CAC" w:rsidRDefault="00166CAC" w:rsidP="00043F17">
      <w:pPr>
        <w:rPr>
          <w:b/>
          <w:bCs/>
        </w:rPr>
      </w:pPr>
    </w:p>
    <w:p w14:paraId="7CCF6B5E" w14:textId="40BEB03C" w:rsidR="00166CAC" w:rsidRDefault="00166CAC" w:rsidP="00043F17">
      <w:pPr>
        <w:rPr>
          <w:b/>
          <w:bCs/>
        </w:rPr>
      </w:pPr>
    </w:p>
    <w:p w14:paraId="6EC1B2DB" w14:textId="4609EA85" w:rsidR="00166CAC" w:rsidRDefault="00166CAC" w:rsidP="00043F17">
      <w:pPr>
        <w:rPr>
          <w:b/>
          <w:bCs/>
        </w:rPr>
      </w:pPr>
    </w:p>
    <w:p w14:paraId="0BAFE0E3" w14:textId="6568239E" w:rsidR="00166CAC" w:rsidRDefault="00166CAC" w:rsidP="00043F17">
      <w:pPr>
        <w:rPr>
          <w:b/>
          <w:bCs/>
        </w:rPr>
      </w:pPr>
    </w:p>
    <w:p w14:paraId="106E22DB" w14:textId="612BC4F8" w:rsidR="00166CAC" w:rsidRDefault="00166CAC" w:rsidP="00043F17">
      <w:pPr>
        <w:rPr>
          <w:b/>
          <w:bCs/>
        </w:rPr>
      </w:pPr>
    </w:p>
    <w:p w14:paraId="4F24B6BC" w14:textId="354992E5" w:rsidR="00166CAC" w:rsidRDefault="00166CAC" w:rsidP="00043F17">
      <w:pPr>
        <w:rPr>
          <w:b/>
          <w:bCs/>
        </w:rPr>
      </w:pPr>
    </w:p>
    <w:p w14:paraId="19BD50FE" w14:textId="70F7281B" w:rsidR="00166CAC" w:rsidRDefault="00166CAC" w:rsidP="00043F17">
      <w:pPr>
        <w:rPr>
          <w:b/>
          <w:bCs/>
        </w:rPr>
      </w:pPr>
    </w:p>
    <w:p w14:paraId="2E8846B3" w14:textId="63A0DA9B" w:rsidR="00166CAC" w:rsidRDefault="00166CAC" w:rsidP="00043F17">
      <w:pPr>
        <w:rPr>
          <w:b/>
          <w:bCs/>
        </w:rPr>
      </w:pPr>
    </w:p>
    <w:p w14:paraId="3A035160" w14:textId="6C0961A1" w:rsidR="00166CAC" w:rsidRDefault="00166CAC" w:rsidP="00043F17">
      <w:pPr>
        <w:rPr>
          <w:b/>
          <w:bCs/>
        </w:rPr>
      </w:pPr>
    </w:p>
    <w:p w14:paraId="6A8843BD" w14:textId="1C3658CB" w:rsidR="00166CAC" w:rsidRDefault="00166CAC" w:rsidP="00043F17">
      <w:pPr>
        <w:rPr>
          <w:b/>
          <w:bCs/>
        </w:rPr>
      </w:pPr>
    </w:p>
    <w:p w14:paraId="1C98FED0" w14:textId="2A55BD91" w:rsidR="00166CAC" w:rsidRDefault="00166CAC" w:rsidP="00043F17">
      <w:pPr>
        <w:rPr>
          <w:b/>
          <w:bCs/>
        </w:rPr>
      </w:pPr>
    </w:p>
    <w:p w14:paraId="6902682E" w14:textId="773991E1" w:rsidR="00166CAC" w:rsidRDefault="00166CAC" w:rsidP="00043F17">
      <w:pPr>
        <w:rPr>
          <w:b/>
          <w:bCs/>
        </w:rPr>
      </w:pPr>
    </w:p>
    <w:p w14:paraId="5F1C8C28" w14:textId="461F2929"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w:t>
      </w:r>
      <w:r w:rsidR="00291639" w:rsidRPr="003977EE">
        <w:rPr>
          <w:noProof/>
        </w:rPr>
        <w:drawing>
          <wp:anchor distT="0" distB="0" distL="114300" distR="114300" simplePos="0" relativeHeight="251665408" behindDoc="0" locked="0" layoutInCell="1" allowOverlap="1" wp14:anchorId="3A2E61DE" wp14:editId="6B45ABFF">
            <wp:simplePos x="0" y="0"/>
            <wp:positionH relativeFrom="column">
              <wp:posOffset>0</wp:posOffset>
            </wp:positionH>
            <wp:positionV relativeFrom="paragraph">
              <wp:posOffset>190500</wp:posOffset>
            </wp:positionV>
            <wp:extent cx="5323205" cy="6351905"/>
            <wp:effectExtent l="0" t="0" r="0" b="0"/>
            <wp:wrapTopAndBottom/>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23205" cy="6351905"/>
                    </a:xfrm>
                    <a:prstGeom prst="rect">
                      <a:avLst/>
                    </a:prstGeom>
                  </pic:spPr>
                </pic:pic>
              </a:graphicData>
            </a:graphic>
            <wp14:sizeRelH relativeFrom="page">
              <wp14:pctWidth>0</wp14:pctWidth>
            </wp14:sizeRelH>
            <wp14:sizeRelV relativeFrom="page">
              <wp14:pctHeight>0</wp14:pctHeight>
            </wp14:sizeRelV>
          </wp:anchor>
        </w:drawing>
      </w:r>
      <w:r w:rsidRPr="00B97062">
        <w:rPr>
          <w:b/>
          <w:bCs/>
        </w:rPr>
        <w:t>d Inflow</w:t>
      </w:r>
    </w:p>
    <w:p w14:paraId="2C0F7438" w14:textId="618AD461" w:rsidR="00043F17" w:rsidRPr="00043F17" w:rsidRDefault="00043F17" w:rsidP="00043F17"/>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08448C">
      <w:pPr>
        <w:pStyle w:val="paragraph"/>
        <w:numPr>
          <w:ilvl w:val="0"/>
          <w:numId w:val="21"/>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08448C">
      <w:pPr>
        <w:pStyle w:val="paragraph"/>
        <w:numPr>
          <w:ilvl w:val="0"/>
          <w:numId w:val="21"/>
        </w:numPr>
        <w:spacing w:before="0" w:beforeAutospacing="0" w:after="0" w:afterAutospacing="0"/>
        <w:textAlignment w:val="baseline"/>
        <w:rPr>
          <w:sz w:val="18"/>
          <w:szCs w:val="18"/>
        </w:rPr>
      </w:pPr>
      <w:r w:rsidRPr="006B6938">
        <w:rPr>
          <w:rStyle w:val="normaltextrun"/>
          <w:b/>
          <w:bCs/>
        </w:rPr>
        <w:lastRenderedPageBreak/>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08448C">
      <w:pPr>
        <w:pStyle w:val="ListParagraph"/>
        <w:numPr>
          <w:ilvl w:val="0"/>
          <w:numId w:val="14"/>
        </w:numPr>
      </w:pPr>
      <w:r>
        <w:t>Nearest USGS gages</w:t>
      </w:r>
      <w:r w:rsidR="00866E9A">
        <w:t>.</w:t>
      </w:r>
    </w:p>
    <w:p w14:paraId="4761BDED" w14:textId="2729B08B" w:rsidR="00B25684" w:rsidRDefault="00B25684" w:rsidP="0008448C">
      <w:pPr>
        <w:pStyle w:val="ListParagraph"/>
        <w:numPr>
          <w:ilvl w:val="0"/>
          <w:numId w:val="14"/>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08448C">
      <w:pPr>
        <w:pStyle w:val="ListParagraph"/>
        <w:numPr>
          <w:ilvl w:val="0"/>
          <w:numId w:val="14"/>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08448C">
      <w:pPr>
        <w:pStyle w:val="ListParagraph"/>
        <w:numPr>
          <w:ilvl w:val="0"/>
          <w:numId w:val="14"/>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08448C">
      <w:pPr>
        <w:pStyle w:val="ListParagraph"/>
        <w:numPr>
          <w:ilvl w:val="0"/>
          <w:numId w:val="15"/>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08448C">
      <w:pPr>
        <w:pStyle w:val="ListParagraph"/>
        <w:numPr>
          <w:ilvl w:val="0"/>
          <w:numId w:val="15"/>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08448C">
      <w:pPr>
        <w:pStyle w:val="ListParagraph"/>
        <w:numPr>
          <w:ilvl w:val="0"/>
          <w:numId w:val="16"/>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08448C">
      <w:pPr>
        <w:pStyle w:val="ListParagraph"/>
        <w:numPr>
          <w:ilvl w:val="0"/>
          <w:numId w:val="16"/>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DE0197A" w:rsid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r w:rsidR="00720EE0">
        <w:rPr>
          <w:i/>
          <w:iCs/>
        </w:rPr>
        <w:t>.</w:t>
      </w:r>
    </w:p>
    <w:p w14:paraId="442A224E" w14:textId="2F639D64" w:rsidR="00720EE0" w:rsidRPr="00720EE0" w:rsidRDefault="00720EE0" w:rsidP="00B1219D">
      <w:r>
        <w:t xml:space="preserve">The gray highlighted cells represent historical </w:t>
      </w:r>
      <w:proofErr w:type="gramStart"/>
      <w:r>
        <w:t>allocations</w:t>
      </w:r>
      <w:proofErr w:type="gramEnd"/>
      <w:r>
        <w:t xml:space="preserve"> and the lilac highlighted cells represent how the total Lake Mead Inflow will be split among accounts in the model simulation years.</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741FFB85" w14:textId="7F248581" w:rsidR="00720EE0" w:rsidRPr="00A54A65" w:rsidRDefault="00B1219D" w:rsidP="00720EE0">
      <w:r>
        <w:rPr>
          <w:noProof/>
        </w:rPr>
        <w:drawing>
          <wp:anchor distT="0" distB="0" distL="114300" distR="114300" simplePos="0" relativeHeight="251659264" behindDoc="0" locked="0" layoutInCell="1" allowOverlap="1" wp14:anchorId="227327E9" wp14:editId="1B87E826">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08448C">
      <w:pPr>
        <w:pStyle w:val="ListParagraph"/>
        <w:numPr>
          <w:ilvl w:val="0"/>
          <w:numId w:val="22"/>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08448C">
      <w:pPr>
        <w:pStyle w:val="ListParagraph"/>
        <w:numPr>
          <w:ilvl w:val="1"/>
          <w:numId w:val="22"/>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08448C">
      <w:pPr>
        <w:pStyle w:val="ListParagraph"/>
        <w:numPr>
          <w:ilvl w:val="0"/>
          <w:numId w:val="22"/>
        </w:numPr>
      </w:pPr>
      <w:r>
        <w:t xml:space="preserve">Share of Reservoir Inflow: </w:t>
      </w:r>
    </w:p>
    <w:p w14:paraId="75FC6E5E" w14:textId="3B6671A1" w:rsidR="004F4C86" w:rsidRDefault="004F4C86" w:rsidP="0008448C">
      <w:pPr>
        <w:pStyle w:val="ListParagraph"/>
        <w:numPr>
          <w:ilvl w:val="1"/>
          <w:numId w:val="18"/>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08448C">
      <w:pPr>
        <w:pStyle w:val="ListParagraph"/>
        <w:numPr>
          <w:ilvl w:val="2"/>
          <w:numId w:val="18"/>
        </w:numPr>
      </w:pPr>
      <w:r>
        <w:t xml:space="preserve">For example, at 7.5 reservoir inflow, Arizona’s share is 2.15 – 0.79 * 0.822 = 1.50 </w:t>
      </w:r>
      <w:proofErr w:type="spellStart"/>
      <w:r>
        <w:t>maf</w:t>
      </w:r>
      <w:proofErr w:type="spellEnd"/>
      <w:r>
        <w:t>.</w:t>
      </w:r>
    </w:p>
    <w:p w14:paraId="5B164A90" w14:textId="1ECF24AF" w:rsidR="006D43B4" w:rsidRDefault="006D43B4" w:rsidP="0008448C">
      <w:pPr>
        <w:pStyle w:val="ListParagraph"/>
        <w:numPr>
          <w:ilvl w:val="1"/>
          <w:numId w:val="18"/>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08448C">
      <w:pPr>
        <w:pStyle w:val="ListParagraph"/>
        <w:numPr>
          <w:ilvl w:val="2"/>
          <w:numId w:val="18"/>
        </w:numPr>
      </w:pPr>
      <w:r>
        <w:lastRenderedPageBreak/>
        <w:t xml:space="preserve">For example, at 7.5 reservoir inflow, Nevada’s share is 0.25 – 0.79 * 0.013 = 0.24 </w:t>
      </w:r>
      <w:proofErr w:type="spellStart"/>
      <w:r>
        <w:t>maf</w:t>
      </w:r>
      <w:proofErr w:type="spellEnd"/>
      <w:r>
        <w:t>.</w:t>
      </w:r>
    </w:p>
    <w:p w14:paraId="76F6B38B" w14:textId="788032AD" w:rsidR="006D43B4" w:rsidRDefault="006D43B4" w:rsidP="0008448C">
      <w:pPr>
        <w:pStyle w:val="ListParagraph"/>
        <w:numPr>
          <w:ilvl w:val="1"/>
          <w:numId w:val="18"/>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08448C">
      <w:pPr>
        <w:pStyle w:val="ListParagraph"/>
        <w:numPr>
          <w:ilvl w:val="2"/>
          <w:numId w:val="18"/>
        </w:numPr>
      </w:pPr>
      <w:r>
        <w:t xml:space="preserve">For example, at 6.3 reservoir inflow, California’s share is 3.41– 0.67 * 0.164 = 3.30 </w:t>
      </w:r>
      <w:proofErr w:type="spellStart"/>
      <w:r>
        <w:t>maf</w:t>
      </w:r>
      <w:proofErr w:type="spellEnd"/>
      <w:r>
        <w:t>.</w:t>
      </w:r>
    </w:p>
    <w:p w14:paraId="720FBC65" w14:textId="70DD4986" w:rsidR="004F4C86" w:rsidRDefault="006D43B4" w:rsidP="0008448C">
      <w:pPr>
        <w:pStyle w:val="ListParagraph"/>
        <w:numPr>
          <w:ilvl w:val="1"/>
          <w:numId w:val="18"/>
        </w:numPr>
      </w:pPr>
      <w:r>
        <w:t>Tribal Nations [T] = The percentage of Tribal Nations Lake Mead inflow [T] * Lake Mead Inflow [B]</w:t>
      </w:r>
    </w:p>
    <w:p w14:paraId="042C6B79" w14:textId="2B0D95F2" w:rsidR="002D4637" w:rsidRDefault="006D43B4" w:rsidP="0008448C">
      <w:pPr>
        <w:pStyle w:val="ListParagraph"/>
        <w:numPr>
          <w:ilvl w:val="2"/>
          <w:numId w:val="18"/>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08448C">
      <w:pPr>
        <w:pStyle w:val="ListParagraph"/>
        <w:numPr>
          <w:ilvl w:val="0"/>
          <w:numId w:val="22"/>
        </w:numPr>
      </w:pPr>
      <w:r>
        <w:t>Total Reservoir Inflow [G] = [C] + [D] + [E] + [F] + [T]</w:t>
      </w:r>
    </w:p>
    <w:p w14:paraId="194F8CDC" w14:textId="0E83B358" w:rsidR="002D4637" w:rsidRDefault="002D4637" w:rsidP="0008448C">
      <w:pPr>
        <w:pStyle w:val="ListParagraph"/>
        <w:numPr>
          <w:ilvl w:val="0"/>
          <w:numId w:val="22"/>
        </w:numPr>
      </w:pPr>
      <w:r>
        <w:t>Percent of Lake Mead Inflow calculations are as follows:</w:t>
      </w:r>
    </w:p>
    <w:p w14:paraId="295BE648" w14:textId="2B193DE9" w:rsidR="00356555" w:rsidRPr="00F84F65" w:rsidRDefault="00356555" w:rsidP="0008448C">
      <w:pPr>
        <w:pStyle w:val="ListParagraph"/>
        <w:numPr>
          <w:ilvl w:val="0"/>
          <w:numId w:val="22"/>
        </w:numPr>
      </w:pPr>
      <w:r>
        <w:t>A user’s Percent of Reservoir Inflow is their share by volume divided by the total volume.</w:t>
      </w:r>
    </w:p>
    <w:p w14:paraId="459E18F8" w14:textId="77777777" w:rsidR="00356555" w:rsidRDefault="00356555" w:rsidP="0008448C">
      <w:pPr>
        <w:pStyle w:val="ListParagraph"/>
        <w:numPr>
          <w:ilvl w:val="1"/>
          <w:numId w:val="27"/>
        </w:numPr>
      </w:pPr>
      <w:r>
        <w:t>Arizona [H] = [C] / [G]</w:t>
      </w:r>
    </w:p>
    <w:p w14:paraId="5D30C080" w14:textId="77777777" w:rsidR="00356555" w:rsidRDefault="00356555" w:rsidP="0008448C">
      <w:pPr>
        <w:pStyle w:val="ListParagraph"/>
        <w:numPr>
          <w:ilvl w:val="1"/>
          <w:numId w:val="27"/>
        </w:numPr>
      </w:pPr>
      <w:r>
        <w:t>Nevada [I] = [D] / [G]</w:t>
      </w:r>
    </w:p>
    <w:p w14:paraId="07F5AB06" w14:textId="0236AFAD" w:rsidR="00356555" w:rsidRDefault="00356555" w:rsidP="0008448C">
      <w:pPr>
        <w:pStyle w:val="ListParagraph"/>
        <w:numPr>
          <w:ilvl w:val="1"/>
          <w:numId w:val="27"/>
        </w:numPr>
      </w:pPr>
      <w:r>
        <w:t>And so forth.</w:t>
      </w:r>
    </w:p>
    <w:p w14:paraId="6DF67D40" w14:textId="657D0354" w:rsidR="002D4637" w:rsidRDefault="002D4637" w:rsidP="0008448C">
      <w:pPr>
        <w:pStyle w:val="ListParagraph"/>
        <w:numPr>
          <w:ilvl w:val="0"/>
          <w:numId w:val="23"/>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8448C">
      <w:pPr>
        <w:pStyle w:val="ListParagraph"/>
        <w:numPr>
          <w:ilvl w:val="0"/>
          <w:numId w:val="22"/>
        </w:numPr>
      </w:pPr>
      <w:r>
        <w:t>Total Percentage of Reservoir Inflow [L] = [H] + [I] + [J] + [K] + [T] = 100%.</w:t>
      </w:r>
    </w:p>
    <w:p w14:paraId="6CED4C02" w14:textId="5D8D3CB8" w:rsidR="00046FE6" w:rsidRDefault="00046FE6" w:rsidP="00046FE6">
      <w:pPr>
        <w:rPr>
          <w:b/>
          <w:bCs/>
        </w:rPr>
      </w:pPr>
      <w:r>
        <w:rPr>
          <w:b/>
          <w:bCs/>
          <w:noProof/>
        </w:rPr>
        <w:lastRenderedPageBreak/>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29011596" w14:textId="77777777" w:rsidR="00D51A89" w:rsidRDefault="00D51A89" w:rsidP="0008448C">
      <w:pPr>
        <w:pStyle w:val="ListParagraph"/>
        <w:numPr>
          <w:ilvl w:val="0"/>
          <w:numId w:val="28"/>
        </w:numPr>
      </w:pPr>
      <w:r>
        <w:t xml:space="preserve">The main portion of the pie chart represents the volume of water Arizona, Nevada, and California will receive during a full inflow year to Lake Mead.  </w:t>
      </w:r>
    </w:p>
    <w:p w14:paraId="5DD5DA27" w14:textId="605F9632" w:rsidR="00D51A89" w:rsidRDefault="00D51A89" w:rsidP="0008448C">
      <w:pPr>
        <w:pStyle w:val="ListParagraph"/>
        <w:numPr>
          <w:ilvl w:val="1"/>
          <w:numId w:val="28"/>
        </w:numPr>
      </w:pPr>
      <w:r>
        <w:t xml:space="preserve">This was calculated by </w:t>
      </w:r>
      <w:r w:rsidR="001332C3">
        <w:t>subtracting the Tribal Nation’s full allocation multiplied by the percentage of Tribal water stored in the referenced state, from the historic allocated volume of the referenced state.</w:t>
      </w:r>
    </w:p>
    <w:p w14:paraId="560BED79" w14:textId="1FC751C9" w:rsidR="001332C3" w:rsidRDefault="001332C3" w:rsidP="0008448C">
      <w:pPr>
        <w:pStyle w:val="ListParagraph"/>
        <w:numPr>
          <w:ilvl w:val="2"/>
          <w:numId w:val="28"/>
        </w:numPr>
      </w:pPr>
      <w:r>
        <w:t xml:space="preserve">For </w:t>
      </w:r>
      <w:proofErr w:type="gramStart"/>
      <w:r>
        <w:t>example</w:t>
      </w:r>
      <w:proofErr w:type="gramEnd"/>
      <w:r>
        <w:t xml:space="preserve"> for Arizona, at 9.0 </w:t>
      </w:r>
      <w:proofErr w:type="spellStart"/>
      <w:r>
        <w:t>maf</w:t>
      </w:r>
      <w:proofErr w:type="spellEnd"/>
      <w:r>
        <w:t xml:space="preserve"> inflow, 2.80 </w:t>
      </w:r>
      <w:proofErr w:type="spellStart"/>
      <w:r>
        <w:t>maf</w:t>
      </w:r>
      <w:proofErr w:type="spellEnd"/>
      <w:r>
        <w:t xml:space="preserve"> – (0.95 </w:t>
      </w:r>
      <w:proofErr w:type="spellStart"/>
      <w:r>
        <w:t>maf</w:t>
      </w:r>
      <w:proofErr w:type="spellEnd"/>
      <w:r>
        <w:t xml:space="preserve"> * 82.2%) = 2.02 </w:t>
      </w:r>
      <w:proofErr w:type="spellStart"/>
      <w:r>
        <w:t>maf</w:t>
      </w:r>
      <w:proofErr w:type="spellEnd"/>
      <w:r>
        <w:t>.</w:t>
      </w:r>
    </w:p>
    <w:p w14:paraId="0E2F25CF" w14:textId="4FFBCF69" w:rsidR="00D51A89" w:rsidRDefault="00D51A89" w:rsidP="0008448C">
      <w:pPr>
        <w:pStyle w:val="ListParagraph"/>
        <w:numPr>
          <w:ilvl w:val="0"/>
          <w:numId w:val="28"/>
        </w:numPr>
      </w:pPr>
      <w:r>
        <w:t xml:space="preserve">The pie piece that is </w:t>
      </w:r>
      <w:r w:rsidR="001332C3">
        <w:t>resting above</w:t>
      </w:r>
      <w:r>
        <w:t xml:space="preserve"> the main portion of the pie represents the volume of water that the Tribal Nations will receive during a full inflow water year to Lake Mead. The individual slices of this pie piece represent the amount of water that is being stored in Arizona, Nevada, and California, that belongs to the Tribal Nations.</w:t>
      </w:r>
    </w:p>
    <w:p w14:paraId="5A4665AE" w14:textId="4247B895" w:rsidR="001332C3" w:rsidRDefault="001332C3" w:rsidP="0008448C">
      <w:pPr>
        <w:pStyle w:val="ListParagraph"/>
        <w:numPr>
          <w:ilvl w:val="1"/>
          <w:numId w:val="28"/>
        </w:numPr>
      </w:pPr>
      <w:r>
        <w:t xml:space="preserve">The volumes were calculated by subtracting the allocations at full inflow with the inclusion of the Tribal Nations from the historical allocations at full inflow without the inclusion of the Tribal Nations. </w:t>
      </w:r>
    </w:p>
    <w:p w14:paraId="740875B0" w14:textId="3850AF60" w:rsidR="001332C3" w:rsidRDefault="001332C3" w:rsidP="0008448C">
      <w:pPr>
        <w:pStyle w:val="ListParagraph"/>
        <w:numPr>
          <w:ilvl w:val="2"/>
          <w:numId w:val="28"/>
        </w:numPr>
      </w:pPr>
      <w:r>
        <w:t xml:space="preserve">For example, for Arizona, at 9.0 </w:t>
      </w:r>
      <w:proofErr w:type="spellStart"/>
      <w:r>
        <w:t>maf</w:t>
      </w:r>
      <w:proofErr w:type="spellEnd"/>
      <w:r>
        <w:t xml:space="preserve"> inflow, 2.80 </w:t>
      </w:r>
      <w:proofErr w:type="spellStart"/>
      <w:r>
        <w:t>maf</w:t>
      </w:r>
      <w:proofErr w:type="spellEnd"/>
      <w:r>
        <w:t xml:space="preserve"> – 2.02 </w:t>
      </w:r>
      <w:proofErr w:type="spellStart"/>
      <w:r>
        <w:t>maf</w:t>
      </w:r>
      <w:proofErr w:type="spellEnd"/>
      <w:r>
        <w:t xml:space="preserve"> = 0.78 </w:t>
      </w:r>
      <w:proofErr w:type="spellStart"/>
      <w:r>
        <w:t>maf</w:t>
      </w:r>
      <w:proofErr w:type="spellEnd"/>
      <w:r>
        <w:t>.</w:t>
      </w:r>
    </w:p>
    <w:p w14:paraId="361CE67C" w14:textId="78FE9ECD" w:rsidR="00D627D6" w:rsidRPr="00D51A89" w:rsidRDefault="00D627D6" w:rsidP="0008448C">
      <w:pPr>
        <w:pStyle w:val="ListParagraph"/>
        <w:numPr>
          <w:ilvl w:val="0"/>
          <w:numId w:val="28"/>
        </w:numPr>
      </w:pPr>
      <w:r>
        <w:t xml:space="preserve">At 9.0 </w:t>
      </w:r>
      <w:proofErr w:type="spellStart"/>
      <w:r>
        <w:t>maf</w:t>
      </w:r>
      <w:proofErr w:type="spellEnd"/>
      <w:r>
        <w:t xml:space="preserve"> inflow to Lake Mead, Arizona will receive 2.02 </w:t>
      </w:r>
      <w:proofErr w:type="spellStart"/>
      <w:r>
        <w:t>maf</w:t>
      </w:r>
      <w:proofErr w:type="spellEnd"/>
      <w:r>
        <w:t xml:space="preserve">, Nevada will receive 0.29 </w:t>
      </w:r>
      <w:proofErr w:type="spellStart"/>
      <w:r>
        <w:t>maf</w:t>
      </w:r>
      <w:proofErr w:type="spellEnd"/>
      <w:r>
        <w:t xml:space="preserve">, California will receive 4.24 </w:t>
      </w:r>
      <w:proofErr w:type="spellStart"/>
      <w:r>
        <w:t>maf</w:t>
      </w:r>
      <w:proofErr w:type="spellEnd"/>
      <w:r>
        <w:t>, and the Tribal Nations will receive 0.95 maf.</w:t>
      </w:r>
    </w:p>
    <w:p w14:paraId="5C72924E" w14:textId="17E7A428" w:rsidR="00046FE6" w:rsidRPr="00046FE6" w:rsidRDefault="00046FE6" w:rsidP="00046FE6"/>
    <w:p w14:paraId="53A15794" w14:textId="77777777" w:rsidR="00291639" w:rsidRDefault="00291639" w:rsidP="006D1B90">
      <w:pPr>
        <w:rPr>
          <w:b/>
          <w:bCs/>
        </w:rPr>
      </w:pPr>
    </w:p>
    <w:p w14:paraId="72A11422" w14:textId="6AE44E6B" w:rsidR="006D1B90" w:rsidRPr="00F84F65" w:rsidRDefault="006D1B90" w:rsidP="006D1B90">
      <w:pPr>
        <w:rPr>
          <w:b/>
          <w:bCs/>
        </w:rPr>
      </w:pPr>
      <w:r w:rsidRPr="00F84F65">
        <w:rPr>
          <w:b/>
          <w:bCs/>
        </w:rPr>
        <w:lastRenderedPageBreak/>
        <w:t>Observations</w:t>
      </w:r>
    </w:p>
    <w:p w14:paraId="521B30F0" w14:textId="64620F0A" w:rsidR="006D1B90" w:rsidRDefault="006D1B90" w:rsidP="0008448C">
      <w:pPr>
        <w:pStyle w:val="ListParagraph"/>
        <w:numPr>
          <w:ilvl w:val="0"/>
          <w:numId w:val="24"/>
        </w:numPr>
      </w:pPr>
      <w:r>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08448C">
      <w:pPr>
        <w:pStyle w:val="ListParagraph"/>
        <w:numPr>
          <w:ilvl w:val="0"/>
          <w:numId w:val="24"/>
        </w:numPr>
      </w:pPr>
      <w:r>
        <w:t>The Tribal Nations have a steady Lake Mead Inflow percentage of 10.6%.</w:t>
      </w:r>
    </w:p>
    <w:p w14:paraId="677471A8" w14:textId="42627A58" w:rsidR="00B9445D" w:rsidRDefault="00B9445D" w:rsidP="0008448C">
      <w:pPr>
        <w:pStyle w:val="ListParagraph"/>
        <w:numPr>
          <w:ilvl w:val="0"/>
          <w:numId w:val="2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08448C">
      <w:pPr>
        <w:pStyle w:val="ListParagraph"/>
        <w:numPr>
          <w:ilvl w:val="0"/>
          <w:numId w:val="25"/>
        </w:numPr>
      </w:pPr>
      <w:r>
        <w:t xml:space="preserve">Inflow to User </w:t>
      </w:r>
      <w:r w:rsidR="002D197C">
        <w:t>= percentage of inflow * allocation of reservoir inflow for remaining users.</w:t>
      </w:r>
    </w:p>
    <w:p w14:paraId="17FF644E" w14:textId="252EE47A" w:rsidR="002D197C" w:rsidRDefault="002D197C" w:rsidP="0008448C">
      <w:pPr>
        <w:pStyle w:val="ListParagraph"/>
        <w:numPr>
          <w:ilvl w:val="0"/>
          <w:numId w:val="26"/>
        </w:numPr>
      </w:pPr>
      <w:r>
        <w:t xml:space="preserve">For example, at 5.3 reservoir inflow, California’s inflow is 0.496 * 5.30 = 2.63 </w:t>
      </w:r>
      <w:proofErr w:type="spellStart"/>
      <w:r>
        <w:t>maf</w:t>
      </w:r>
      <w:proofErr w:type="spellEnd"/>
      <w:r>
        <w:t>.</w:t>
      </w: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34B8404F">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08448C">
      <w:pPr>
        <w:pStyle w:val="ListParagraph"/>
        <w:numPr>
          <w:ilvl w:val="0"/>
          <w:numId w:val="17"/>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08448C">
      <w:pPr>
        <w:pStyle w:val="ListParagraph"/>
        <w:numPr>
          <w:ilvl w:val="0"/>
          <w:numId w:val="17"/>
        </w:numPr>
      </w:pPr>
      <w:r>
        <w:t xml:space="preserve">Share of Reservoir Inflow: </w:t>
      </w:r>
    </w:p>
    <w:p w14:paraId="534E22EC" w14:textId="77777777" w:rsidR="00356555" w:rsidRDefault="00356555" w:rsidP="0008448C">
      <w:pPr>
        <w:pStyle w:val="ListParagraph"/>
        <w:numPr>
          <w:ilvl w:val="1"/>
          <w:numId w:val="18"/>
        </w:numPr>
      </w:pPr>
      <w:r>
        <w:t>Arizona [C] = 2.8 ─ Share of Shortage as Volume in Table A1.</w:t>
      </w:r>
    </w:p>
    <w:p w14:paraId="779EAA4C" w14:textId="77777777" w:rsidR="00356555" w:rsidRDefault="00356555" w:rsidP="0008448C">
      <w:pPr>
        <w:pStyle w:val="ListParagraph"/>
        <w:numPr>
          <w:ilvl w:val="2"/>
          <w:numId w:val="18"/>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08448C">
      <w:pPr>
        <w:pStyle w:val="ListParagraph"/>
        <w:numPr>
          <w:ilvl w:val="1"/>
          <w:numId w:val="18"/>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08448C">
      <w:pPr>
        <w:pStyle w:val="ListParagraph"/>
        <w:numPr>
          <w:ilvl w:val="2"/>
          <w:numId w:val="18"/>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08448C">
      <w:pPr>
        <w:pStyle w:val="ListParagraph"/>
        <w:numPr>
          <w:ilvl w:val="1"/>
          <w:numId w:val="18"/>
        </w:numPr>
      </w:pPr>
      <w:r w:rsidRPr="0017483B">
        <w:t>California [E] = 4.4 ─</w:t>
      </w:r>
      <w:r>
        <w:t xml:space="preserve"> Share of Shortage as Volume in Table A1.</w:t>
      </w:r>
    </w:p>
    <w:p w14:paraId="6490EC7A" w14:textId="77777777" w:rsidR="00356555" w:rsidRDefault="00356555" w:rsidP="0008448C">
      <w:pPr>
        <w:pStyle w:val="ListParagraph"/>
        <w:numPr>
          <w:ilvl w:val="2"/>
          <w:numId w:val="18"/>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08448C">
      <w:pPr>
        <w:pStyle w:val="ListParagraph"/>
        <w:numPr>
          <w:ilvl w:val="1"/>
          <w:numId w:val="18"/>
        </w:numPr>
      </w:pPr>
      <w:r>
        <w:t xml:space="preserve">Mexico [F] = 1.5 </w:t>
      </w:r>
      <w:r w:rsidRPr="0017483B">
        <w:t>─</w:t>
      </w:r>
      <w:r>
        <w:t xml:space="preserve"> Share of Shortage as Volume in Table A1.</w:t>
      </w:r>
    </w:p>
    <w:p w14:paraId="1EB56293" w14:textId="77777777" w:rsidR="00356555" w:rsidRDefault="00356555" w:rsidP="0008448C">
      <w:pPr>
        <w:pStyle w:val="ListParagraph"/>
        <w:numPr>
          <w:ilvl w:val="2"/>
          <w:numId w:val="18"/>
        </w:numPr>
      </w:pPr>
      <w:r>
        <w:lastRenderedPageBreak/>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08448C">
      <w:pPr>
        <w:pStyle w:val="ListParagraph"/>
        <w:numPr>
          <w:ilvl w:val="0"/>
          <w:numId w:val="17"/>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08448C">
      <w:pPr>
        <w:pStyle w:val="ListParagraph"/>
        <w:numPr>
          <w:ilvl w:val="0"/>
          <w:numId w:val="17"/>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08448C">
      <w:pPr>
        <w:pStyle w:val="ListParagraph"/>
        <w:numPr>
          <w:ilvl w:val="1"/>
          <w:numId w:val="17"/>
        </w:numPr>
      </w:pPr>
      <w:r>
        <w:t>Arizona [H] = [C] / [G]</w:t>
      </w:r>
    </w:p>
    <w:p w14:paraId="04868194" w14:textId="77777777" w:rsidR="00356555" w:rsidRDefault="00356555" w:rsidP="0008448C">
      <w:pPr>
        <w:pStyle w:val="ListParagraph"/>
        <w:numPr>
          <w:ilvl w:val="1"/>
          <w:numId w:val="17"/>
        </w:numPr>
      </w:pPr>
      <w:r>
        <w:t>Nevada [I] = [D] / [G]</w:t>
      </w:r>
    </w:p>
    <w:p w14:paraId="3725B241" w14:textId="77777777" w:rsidR="00356555" w:rsidRDefault="00356555" w:rsidP="0008448C">
      <w:pPr>
        <w:pStyle w:val="ListParagraph"/>
        <w:numPr>
          <w:ilvl w:val="1"/>
          <w:numId w:val="17"/>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08448C">
      <w:pPr>
        <w:pStyle w:val="ListParagraph"/>
        <w:numPr>
          <w:ilvl w:val="0"/>
          <w:numId w:val="17"/>
        </w:numPr>
      </w:pPr>
      <w:r>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08448C">
      <w:pPr>
        <w:pStyle w:val="ListParagraph"/>
        <w:numPr>
          <w:ilvl w:val="0"/>
          <w:numId w:val="19"/>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08448C">
      <w:pPr>
        <w:pStyle w:val="ListParagraph"/>
        <w:numPr>
          <w:ilvl w:val="0"/>
          <w:numId w:val="19"/>
        </w:numPr>
      </w:pPr>
      <w:r>
        <w:t>Arizona’s percentage share of Lake Mead inflow decreases as the inflow decreases whereas California’s share of Lake Mead inflow increases.</w:t>
      </w:r>
    </w:p>
    <w:p w14:paraId="0A52E397" w14:textId="77777777" w:rsidR="00356555" w:rsidRPr="00F84F65" w:rsidRDefault="00356555" w:rsidP="0008448C">
      <w:pPr>
        <w:pStyle w:val="ListParagraph"/>
        <w:numPr>
          <w:ilvl w:val="0"/>
          <w:numId w:val="19"/>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drawing>
          <wp:anchor distT="0" distB="0" distL="114300" distR="114300" simplePos="0" relativeHeight="251661312" behindDoc="0" locked="0" layoutInCell="1" allowOverlap="1" wp14:anchorId="75EF568D" wp14:editId="1678D60C">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35499ADF" w:rsidR="004C30DE" w:rsidRDefault="004F2515" w:rsidP="002763F7">
      <w:r>
        <w:rPr>
          <w:noProof/>
        </w:rPr>
        <w:drawing>
          <wp:anchor distT="0" distB="0" distL="114300" distR="114300" simplePos="0" relativeHeight="251664384" behindDoc="0" locked="0" layoutInCell="1" allowOverlap="1" wp14:anchorId="11FE7C66" wp14:editId="2D060AE7">
            <wp:simplePos x="0" y="0"/>
            <wp:positionH relativeFrom="column">
              <wp:posOffset>-642620</wp:posOffset>
            </wp:positionH>
            <wp:positionV relativeFrom="paragraph">
              <wp:posOffset>482600</wp:posOffset>
            </wp:positionV>
            <wp:extent cx="7285355" cy="2210435"/>
            <wp:effectExtent l="0" t="0" r="4445" b="0"/>
            <wp:wrapTopAndBottom/>
            <wp:docPr id="258736825" name="Picture 2" descr="A close-up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6825" name="Picture 2" descr="A close-up of a table&#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285355" cy="2210435"/>
                    </a:xfrm>
                    <a:prstGeom prst="rect">
                      <a:avLst/>
                    </a:prstGeom>
                  </pic:spPr>
                </pic:pic>
              </a:graphicData>
            </a:graphic>
            <wp14:sizeRelH relativeFrom="page">
              <wp14:pctWidth>0</wp14:pctWidth>
            </wp14:sizeRelH>
            <wp14:sizeRelV relativeFrom="page">
              <wp14:pctHeight>0</wp14:pctHeight>
            </wp14:sizeRelV>
          </wp:anchor>
        </w:drawing>
      </w:r>
      <w:r w:rsidR="00BE0419">
        <w:t xml:space="preserve">Each </w:t>
      </w:r>
      <w:r w:rsidR="009F6C8F">
        <w:t>participant</w:t>
      </w:r>
      <w:r w:rsidR="00BE0419">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6513ACD" w:rsidR="00875D61" w:rsidRDefault="00875D61" w:rsidP="002763F7"/>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B09585F" w14:textId="08FF531A" w:rsidR="0008448C" w:rsidRDefault="0008448C" w:rsidP="0008448C">
      <w:pPr>
        <w:pStyle w:val="Heading3"/>
      </w:pPr>
      <w:r>
        <w:t>(</w:t>
      </w:r>
      <w:r>
        <w:t xml:space="preserve">ii) </w:t>
      </w:r>
      <w:r>
        <w:t>Pricing</w:t>
      </w:r>
    </w:p>
    <w:p w14:paraId="04070632" w14:textId="77777777" w:rsidR="0071062E" w:rsidRDefault="00511B9C" w:rsidP="0071062E">
      <w:r>
        <w:t xml:space="preserve">Enter the price per acre-foot </w:t>
      </w:r>
      <w:r>
        <w:t>–</w:t>
      </w:r>
      <w:r>
        <w:t xml:space="preserve"> if buying, enter as a negative (-) and if selling, enter as a positive (+).</w:t>
      </w:r>
      <w:r w:rsidR="0071062E">
        <w:t xml:space="preserve"> </w:t>
      </w:r>
    </w:p>
    <w:p w14:paraId="3958A04A" w14:textId="0D118D10" w:rsidR="0071062E" w:rsidRDefault="0071062E" w:rsidP="0071062E">
      <w:r>
        <w:t>Table 5a shows water prices</w:t>
      </w:r>
      <w:r>
        <w:t xml:space="preserve"> and </w:t>
      </w:r>
      <w:r>
        <w:t>compensation</w:t>
      </w:r>
      <w:r>
        <w:t xml:space="preserve"> </w:t>
      </w:r>
      <w:r>
        <w:t xml:space="preserve">for recent voluntary, compensated, and mandatory Colorado River Basin </w:t>
      </w:r>
      <w:r w:rsidRPr="00A30C9C">
        <w:t>water conservation program</w:t>
      </w:r>
      <w:r>
        <w:t>s</w:t>
      </w:r>
      <w:r w:rsidRPr="00A30C9C">
        <w:t xml:space="preserve"> </w: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 </w:instrTex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DATA </w:instrText>
      </w:r>
      <w:r>
        <w:fldChar w:fldCharType="end"/>
      </w:r>
      <w:r>
        <w:fldChar w:fldCharType="separate"/>
      </w:r>
      <w:r>
        <w:rPr>
          <w:noProof/>
        </w:rPr>
        <w:t>(Allhands, 2021; UCRC, 2018; UCRC, 2024; USBR, 2021a; USBR, 2021c)</w:t>
      </w:r>
      <w:r>
        <w:fldChar w:fldCharType="end"/>
      </w:r>
      <w:r>
        <w:t>.</w:t>
      </w:r>
      <w:r>
        <w:t xml:space="preserve"> </w:t>
      </w:r>
      <w:r w:rsidRPr="00A30C9C">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w:t>
      </w:r>
      <w:r>
        <w:lastRenderedPageBreak/>
        <w:t>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5a; Allhands, 2021; James, 2021; UCRC, 2018; UCRC, 2024; USBR, 2021a; USBR, 2021c)</w:t>
      </w:r>
      <w:r>
        <w:fldChar w:fldCharType="end"/>
      </w:r>
    </w:p>
    <w:p w14:paraId="0AC5F316" w14:textId="77777777" w:rsidR="0071062E" w:rsidRPr="000C0D07" w:rsidRDefault="0071062E" w:rsidP="0071062E">
      <w:pPr>
        <w:ind w:left="360"/>
        <w:rPr>
          <w:b/>
          <w:bCs/>
        </w:rPr>
      </w:pPr>
      <w:r>
        <w:rPr>
          <w:b/>
          <w:bCs/>
        </w:rPr>
        <w:t xml:space="preserve">Table 5a. </w:t>
      </w:r>
      <w:r w:rsidRPr="000C0D07">
        <w:rPr>
          <w:b/>
          <w:bCs/>
        </w:rPr>
        <w:t>Colorado River Basin water conservation programs and accomplishments.</w:t>
      </w:r>
    </w:p>
    <w:p w14:paraId="170DCA4D" w14:textId="2FF9208F" w:rsidR="0008448C" w:rsidRPr="00023A42" w:rsidRDefault="0071062E" w:rsidP="00023A42">
      <w:r>
        <w:rPr>
          <w:b/>
          <w:bCs/>
          <w:noProof/>
        </w:rPr>
        <w:drawing>
          <wp:inline distT="0" distB="0" distL="0" distR="0" wp14:anchorId="054BDE4C" wp14:editId="140A1987">
            <wp:extent cx="5943600" cy="2613025"/>
            <wp:effectExtent l="0" t="0" r="0" b="3175"/>
            <wp:docPr id="1485931220" name="Picture 2" descr="A table with numbers and a number of it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2" descr="A table with numbers and a number of items&#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7D3C2289" w14:textId="1D07989A" w:rsidR="00023A42" w:rsidRDefault="00DB2F67" w:rsidP="00023A42">
      <w:pPr>
        <w:pStyle w:val="Heading3"/>
      </w:pPr>
      <w:proofErr w:type="spellStart"/>
      <w:r>
        <w:t>(ii</w:t>
      </w:r>
      <w:r w:rsidR="0008448C">
        <w:t>i</w:t>
      </w:r>
      <w:proofErr w:type="spellEnd"/>
      <w:r>
        <w:t xml:space="preserve">) </w:t>
      </w:r>
      <w:r w:rsidR="00023A42">
        <w:t>Compensation</w:t>
      </w:r>
    </w:p>
    <w:p w14:paraId="6C17DDAD" w14:textId="2ED04C33" w:rsidR="00023A42" w:rsidRDefault="00982D7F" w:rsidP="0071062E">
      <w:r w:rsidRPr="00982D7F">
        <w:t>The total compensation will be automatically calculated</w:t>
      </w:r>
      <w:r w:rsidR="00023A42">
        <w:t xml:space="preserve">. For example, a purchase of 0.5 </w:t>
      </w:r>
      <w:proofErr w:type="spellStart"/>
      <w:r w:rsidR="00023A42">
        <w:t>maf</w:t>
      </w:r>
      <w:proofErr w:type="spellEnd"/>
      <w:r w:rsidR="00023A42">
        <w:t xml:space="preserve"> at $500 per acre-foot is (</w:t>
      </w:r>
      <w:proofErr w:type="gramStart"/>
      <w:r w:rsidR="00023A42">
        <w:t>0.5)(</w:t>
      </w:r>
      <w:proofErr w:type="gramEnd"/>
      <w:r w:rsidR="00023A42">
        <w:t>500) = $250 million.</w:t>
      </w:r>
    </w:p>
    <w:p w14:paraId="6AA028A3" w14:textId="7C182E92" w:rsidR="00023A42" w:rsidRDefault="00023A42" w:rsidP="0008448C">
      <w:pPr>
        <w:pStyle w:val="ListParagraph"/>
        <w:numPr>
          <w:ilvl w:val="0"/>
          <w:numId w:val="6"/>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4964E6C6" w14:textId="6281FDF9" w:rsidR="00FE7620" w:rsidRPr="0071062E" w:rsidRDefault="00023A42" w:rsidP="0071062E">
      <w:pPr>
        <w:jc w:val="center"/>
      </w:pPr>
      <w:r>
        <w:t>Compensation = (</w:t>
      </w:r>
      <w:proofErr w:type="gramStart"/>
      <w:r>
        <w:t>0.5)(</w:t>
      </w:r>
      <w:proofErr w:type="gramEnd"/>
      <w:r>
        <w:t>500) + (0.2)(1,200) = $850 million.</w:t>
      </w:r>
    </w:p>
    <w:p w14:paraId="353656C7" w14:textId="525068F6" w:rsidR="00023A42" w:rsidRDefault="00DB2F67" w:rsidP="00023A42">
      <w:pPr>
        <w:pStyle w:val="Heading3"/>
      </w:pPr>
      <w:r>
        <w:t>(i</w:t>
      </w:r>
      <w:r w:rsidR="00511B9C">
        <w:t>v</w:t>
      </w:r>
      <w:r>
        <w:t xml:space="preserve">)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71D77F21" w:rsidR="00661F39" w:rsidRDefault="00DB2F67" w:rsidP="00023A42">
      <w:pPr>
        <w:pStyle w:val="Heading3"/>
      </w:pPr>
      <w:r>
        <w:t xml:space="preserve">(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45941C27">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7335060D" w:rsidR="00D61E65" w:rsidRDefault="00DB2F67" w:rsidP="00D61E65">
      <w:pPr>
        <w:pStyle w:val="Heading3"/>
      </w:pPr>
      <w:r>
        <w:t>(v</w:t>
      </w:r>
      <w:r w:rsidR="00511B9C">
        <w:t>i</w:t>
      </w:r>
      <w:r>
        <w:t xml:space="preserve">)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lastRenderedPageBreak/>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543624AC" w:rsidR="00DB2F67" w:rsidRDefault="00DB2F67" w:rsidP="00DB2F67">
      <w:pPr>
        <w:pStyle w:val="Heading3"/>
      </w:pPr>
      <w:r>
        <w:t>(vi</w:t>
      </w:r>
      <w:r w:rsidR="00511B9C">
        <w:t>i</w:t>
      </w:r>
      <w:r>
        <w:t>)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08448C">
      <w:pPr>
        <w:numPr>
          <w:ilvl w:val="0"/>
          <w:numId w:val="10"/>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08448C">
      <w:pPr>
        <w:numPr>
          <w:ilvl w:val="0"/>
          <w:numId w:val="10"/>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08448C">
      <w:pPr>
        <w:numPr>
          <w:ilvl w:val="0"/>
          <w:numId w:val="10"/>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08448C">
      <w:pPr>
        <w:numPr>
          <w:ilvl w:val="0"/>
          <w:numId w:val="10"/>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08448C">
      <w:pPr>
        <w:numPr>
          <w:ilvl w:val="0"/>
          <w:numId w:val="10"/>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08448C">
      <w:pPr>
        <w:numPr>
          <w:ilvl w:val="0"/>
          <w:numId w:val="10"/>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7D96C1" w14:textId="77777777" w:rsidR="00016045" w:rsidRDefault="00016045" w:rsidP="00305979">
      <w:r>
        <w:separator/>
      </w:r>
    </w:p>
  </w:endnote>
  <w:endnote w:type="continuationSeparator" w:id="0">
    <w:p w14:paraId="01B3A15A" w14:textId="77777777" w:rsidR="00016045" w:rsidRDefault="0001604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055282" w14:textId="77777777" w:rsidR="00016045" w:rsidRDefault="00016045" w:rsidP="00305979">
      <w:r>
        <w:separator/>
      </w:r>
    </w:p>
  </w:footnote>
  <w:footnote w:type="continuationSeparator" w:id="0">
    <w:p w14:paraId="02244EE4" w14:textId="77777777" w:rsidR="00016045" w:rsidRDefault="0001604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2"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929054">
    <w:abstractNumId w:val="12"/>
  </w:num>
  <w:num w:numId="2" w16cid:durableId="215164903">
    <w:abstractNumId w:val="20"/>
  </w:num>
  <w:num w:numId="3" w16cid:durableId="2014380315">
    <w:abstractNumId w:val="23"/>
  </w:num>
  <w:num w:numId="4" w16cid:durableId="72624349">
    <w:abstractNumId w:val="14"/>
  </w:num>
  <w:num w:numId="5" w16cid:durableId="1541278595">
    <w:abstractNumId w:val="4"/>
  </w:num>
  <w:num w:numId="6" w16cid:durableId="1655259926">
    <w:abstractNumId w:val="22"/>
  </w:num>
  <w:num w:numId="7" w16cid:durableId="1327246831">
    <w:abstractNumId w:val="10"/>
  </w:num>
  <w:num w:numId="8" w16cid:durableId="1372613918">
    <w:abstractNumId w:val="15"/>
  </w:num>
  <w:num w:numId="9" w16cid:durableId="1782992877">
    <w:abstractNumId w:val="5"/>
  </w:num>
  <w:num w:numId="10" w16cid:durableId="771710451">
    <w:abstractNumId w:val="1"/>
  </w:num>
  <w:num w:numId="11" w16cid:durableId="2103448875">
    <w:abstractNumId w:val="13"/>
  </w:num>
  <w:num w:numId="12" w16cid:durableId="1033581586">
    <w:abstractNumId w:val="18"/>
  </w:num>
  <w:num w:numId="13" w16cid:durableId="360134165">
    <w:abstractNumId w:val="27"/>
  </w:num>
  <w:num w:numId="14" w16cid:durableId="1634142177">
    <w:abstractNumId w:val="0"/>
  </w:num>
  <w:num w:numId="15" w16cid:durableId="269506288">
    <w:abstractNumId w:val="2"/>
  </w:num>
  <w:num w:numId="16" w16cid:durableId="1694646785">
    <w:abstractNumId w:val="21"/>
  </w:num>
  <w:num w:numId="17" w16cid:durableId="377709132">
    <w:abstractNumId w:val="11"/>
  </w:num>
  <w:num w:numId="18" w16cid:durableId="10647268">
    <w:abstractNumId w:val="6"/>
  </w:num>
  <w:num w:numId="19" w16cid:durableId="1663267235">
    <w:abstractNumId w:val="16"/>
  </w:num>
  <w:num w:numId="20" w16cid:durableId="1319917892">
    <w:abstractNumId w:val="26"/>
  </w:num>
  <w:num w:numId="21" w16cid:durableId="1978954950">
    <w:abstractNumId w:val="9"/>
  </w:num>
  <w:num w:numId="22" w16cid:durableId="1989746656">
    <w:abstractNumId w:val="3"/>
  </w:num>
  <w:num w:numId="23" w16cid:durableId="229848381">
    <w:abstractNumId w:val="7"/>
  </w:num>
  <w:num w:numId="24" w16cid:durableId="690112162">
    <w:abstractNumId w:val="24"/>
  </w:num>
  <w:num w:numId="25" w16cid:durableId="1164737649">
    <w:abstractNumId w:val="17"/>
  </w:num>
  <w:num w:numId="26" w16cid:durableId="1094713696">
    <w:abstractNumId w:val="25"/>
  </w:num>
  <w:num w:numId="27" w16cid:durableId="873076770">
    <w:abstractNumId w:val="19"/>
  </w:num>
  <w:num w:numId="28" w16cid:durableId="71045258">
    <w:abstractNumId w:val="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045"/>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44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6386"/>
    <w:rsid w:val="000E7C43"/>
    <w:rsid w:val="000F1990"/>
    <w:rsid w:val="000F34DF"/>
    <w:rsid w:val="001003A8"/>
    <w:rsid w:val="00100BA3"/>
    <w:rsid w:val="00104386"/>
    <w:rsid w:val="00107E26"/>
    <w:rsid w:val="00116EC5"/>
    <w:rsid w:val="00117BF3"/>
    <w:rsid w:val="00120879"/>
    <w:rsid w:val="00126061"/>
    <w:rsid w:val="001332C3"/>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639"/>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889"/>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515"/>
    <w:rsid w:val="004F2FB9"/>
    <w:rsid w:val="004F36D3"/>
    <w:rsid w:val="004F4C86"/>
    <w:rsid w:val="004F618A"/>
    <w:rsid w:val="0050089C"/>
    <w:rsid w:val="00504598"/>
    <w:rsid w:val="00504C42"/>
    <w:rsid w:val="00511097"/>
    <w:rsid w:val="00511B9C"/>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062E"/>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29C"/>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ADA"/>
    <w:rsid w:val="00A85D10"/>
    <w:rsid w:val="00A869B4"/>
    <w:rsid w:val="00A86EE5"/>
    <w:rsid w:val="00A925E8"/>
    <w:rsid w:val="00A92FBE"/>
    <w:rsid w:val="00A937C5"/>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4"/>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4"/>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4"/>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4"/>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4"/>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4"/>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5"/>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7"/>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37</Pages>
  <Words>11146</Words>
  <Characters>63537</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36</cp:revision>
  <dcterms:created xsi:type="dcterms:W3CDTF">2021-11-05T17:34:00Z</dcterms:created>
  <dcterms:modified xsi:type="dcterms:W3CDTF">2025-07-10T20:37:00Z</dcterms:modified>
</cp:coreProperties>
</file>